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BECD9E" w14:textId="5A26E07D" w:rsidR="002345FD" w:rsidRPr="004E10B9" w:rsidRDefault="004E10B9" w:rsidP="004E10B9">
      <w:pPr>
        <w:spacing w:after="0" w:line="240" w:lineRule="auto"/>
        <w:jc w:val="center"/>
        <w:rPr>
          <w:rFonts w:ascii="XDPrime" w:hAnsi="XDPrime"/>
          <w:b/>
          <w:bCs/>
          <w:sz w:val="40"/>
          <w:szCs w:val="40"/>
          <w:lang w:val="en-ID"/>
        </w:rPr>
      </w:pPr>
      <w:r w:rsidRPr="004E10B9">
        <w:rPr>
          <w:rFonts w:ascii="XDPrime" w:hAnsi="XDPrime"/>
          <w:b/>
          <w:bCs/>
          <w:sz w:val="40"/>
          <w:szCs w:val="40"/>
          <w:lang w:val="en-ID"/>
        </w:rPr>
        <w:t>RANCANG BANGUN E-LIBRARY PADA SMA NEGERI 1 KUTA SELATAN</w:t>
      </w:r>
    </w:p>
    <w:p w14:paraId="207EF22E" w14:textId="411D8F39" w:rsidR="004E10B9" w:rsidRDefault="004E10B9" w:rsidP="004E10B9">
      <w:pPr>
        <w:spacing w:after="0" w:line="240" w:lineRule="auto"/>
        <w:jc w:val="center"/>
        <w:rPr>
          <w:rFonts w:ascii="XDPrime" w:hAnsi="XDPrime"/>
          <w:sz w:val="24"/>
          <w:szCs w:val="24"/>
          <w:lang w:val="en-ID"/>
        </w:rPr>
      </w:pPr>
    </w:p>
    <w:p w14:paraId="260C669C" w14:textId="3F9DD83D" w:rsidR="004E10B9" w:rsidRDefault="004E10B9" w:rsidP="004E10B9">
      <w:pPr>
        <w:spacing w:after="0" w:line="240" w:lineRule="auto"/>
        <w:jc w:val="center"/>
        <w:rPr>
          <w:rFonts w:ascii="XDPrime" w:hAnsi="XDPrime"/>
          <w:sz w:val="24"/>
          <w:szCs w:val="24"/>
          <w:lang w:val="en-ID"/>
        </w:rPr>
      </w:pPr>
      <w:r>
        <w:rPr>
          <w:rFonts w:ascii="XDPrime" w:hAnsi="XDPrime"/>
          <w:sz w:val="24"/>
          <w:szCs w:val="24"/>
          <w:lang w:val="en-ID"/>
        </w:rPr>
        <w:t xml:space="preserve"> I Gede Bayu Widiastika, I Gede Putu Krisna Juliharta, S.T., M.T., dan Ni Luh Putu Ning Septyarini Putri Astawa, M.P.d</w:t>
      </w:r>
    </w:p>
    <w:p w14:paraId="257D6A64" w14:textId="57673AB8" w:rsidR="004E10B9" w:rsidRDefault="004E10B9" w:rsidP="004E10B9">
      <w:pPr>
        <w:spacing w:after="0" w:line="240" w:lineRule="auto"/>
        <w:rPr>
          <w:rFonts w:ascii="XDPrime" w:hAnsi="XDPrime"/>
          <w:sz w:val="24"/>
          <w:szCs w:val="24"/>
          <w:lang w:val="en-ID"/>
        </w:rPr>
      </w:pPr>
    </w:p>
    <w:p w14:paraId="344CBDDC" w14:textId="77777777" w:rsidR="00443AAF" w:rsidRDefault="00443AAF" w:rsidP="004E10B9">
      <w:pPr>
        <w:spacing w:after="0" w:line="240" w:lineRule="auto"/>
        <w:rPr>
          <w:rFonts w:ascii="XDPrime" w:hAnsi="XDPrime"/>
          <w:sz w:val="24"/>
          <w:szCs w:val="24"/>
          <w:lang w:val="en-ID"/>
        </w:rPr>
        <w:sectPr w:rsidR="00443AAF" w:rsidSect="009174DA">
          <w:headerReference w:type="default" r:id="rId7"/>
          <w:pgSz w:w="12240" w:h="15840"/>
          <w:pgMar w:top="1440" w:right="1440" w:bottom="1440" w:left="1440" w:header="708" w:footer="708" w:gutter="0"/>
          <w:cols w:space="708"/>
          <w:docGrid w:linePitch="360"/>
        </w:sectPr>
      </w:pPr>
    </w:p>
    <w:p w14:paraId="312BAC70" w14:textId="77777777" w:rsidR="00443AAF" w:rsidRPr="00443AAF" w:rsidRDefault="00443AAF" w:rsidP="00443AAF">
      <w:pPr>
        <w:spacing w:after="0" w:line="240" w:lineRule="auto"/>
        <w:jc w:val="both"/>
        <w:rPr>
          <w:rFonts w:ascii="XDPrime" w:hAnsi="XDPrime"/>
          <w:b/>
          <w:bCs/>
          <w:sz w:val="24"/>
          <w:szCs w:val="24"/>
          <w:lang w:val="en-ID"/>
        </w:rPr>
      </w:pPr>
      <w:r w:rsidRPr="00443AAF">
        <w:rPr>
          <w:rFonts w:ascii="XDPrime" w:hAnsi="XDPrime"/>
          <w:b/>
          <w:bCs/>
          <w:i/>
          <w:iCs/>
          <w:sz w:val="24"/>
          <w:szCs w:val="24"/>
          <w:lang w:val="en-ID"/>
        </w:rPr>
        <w:t>Abstract</w:t>
      </w:r>
      <w:r w:rsidRPr="00443AAF">
        <w:rPr>
          <w:rFonts w:ascii="XDPrime" w:hAnsi="XDPrime"/>
          <w:b/>
          <w:bCs/>
          <w:sz w:val="24"/>
          <w:szCs w:val="24"/>
          <w:lang w:val="en-ID"/>
        </w:rPr>
        <w:t>-Digital developments require schools to remain at the forefront of development to improve service quality. At SMA Negeri 1 Kuta Selatan, books are still being checked and returned manually, thus weakening service. The purpose of this research is to implement an electronic library information system, where the library system is managed through information technology, namely the internet. The design of this system was developed using the XP (Extreme Programming) method. With the development of the e-library system, it makes it easier for librarians to find book information and check books anywhere and anytime, while an integrated system makes it easier for librarians to manage library information and library report files. more accurate and faster.</w:t>
      </w:r>
    </w:p>
    <w:p w14:paraId="738306C5" w14:textId="77777777" w:rsidR="00443AAF" w:rsidRPr="00443AAF" w:rsidRDefault="00443AAF" w:rsidP="00443AAF">
      <w:pPr>
        <w:spacing w:after="0" w:line="240" w:lineRule="auto"/>
        <w:jc w:val="both"/>
        <w:rPr>
          <w:rFonts w:ascii="XDPrime" w:hAnsi="XDPrime"/>
          <w:b/>
          <w:bCs/>
          <w:sz w:val="24"/>
          <w:szCs w:val="24"/>
          <w:lang w:val="en-ID"/>
        </w:rPr>
      </w:pPr>
    </w:p>
    <w:p w14:paraId="2E448E1F" w14:textId="29101824" w:rsidR="004E10B9" w:rsidRDefault="00443AAF" w:rsidP="00443AAF">
      <w:pPr>
        <w:spacing w:after="0" w:line="240" w:lineRule="auto"/>
        <w:jc w:val="both"/>
        <w:rPr>
          <w:rFonts w:ascii="XDPrime" w:hAnsi="XDPrime"/>
          <w:b/>
          <w:bCs/>
          <w:sz w:val="24"/>
          <w:szCs w:val="24"/>
          <w:lang w:val="en-ID"/>
        </w:rPr>
      </w:pPr>
      <w:r w:rsidRPr="00443AAF">
        <w:rPr>
          <w:rFonts w:ascii="XDPrime" w:hAnsi="XDPrime"/>
          <w:b/>
          <w:bCs/>
          <w:i/>
          <w:iCs/>
          <w:sz w:val="24"/>
          <w:szCs w:val="24"/>
          <w:lang w:val="en-ID"/>
        </w:rPr>
        <w:t>Index Terms</w:t>
      </w:r>
      <w:r w:rsidRPr="00443AAF">
        <w:rPr>
          <w:rFonts w:ascii="XDPrime" w:hAnsi="XDPrime"/>
          <w:b/>
          <w:bCs/>
          <w:sz w:val="24"/>
          <w:szCs w:val="24"/>
          <w:lang w:val="en-ID"/>
        </w:rPr>
        <w:t>-Information System, Library, E-Library</w:t>
      </w:r>
    </w:p>
    <w:p w14:paraId="697AF32B" w14:textId="3F422976" w:rsidR="00443AAF" w:rsidRDefault="00443AAF" w:rsidP="00443AAF">
      <w:pPr>
        <w:spacing w:after="0" w:line="240" w:lineRule="auto"/>
        <w:jc w:val="both"/>
        <w:rPr>
          <w:rFonts w:ascii="XDPrime" w:hAnsi="XDPrime"/>
          <w:b/>
          <w:bCs/>
          <w:sz w:val="24"/>
          <w:szCs w:val="24"/>
          <w:lang w:val="en-ID"/>
        </w:rPr>
      </w:pPr>
    </w:p>
    <w:p w14:paraId="683D59B3" w14:textId="77777777" w:rsidR="00443AAF" w:rsidRDefault="00443AAF" w:rsidP="00443AAF">
      <w:pPr>
        <w:spacing w:after="0" w:line="240" w:lineRule="auto"/>
        <w:jc w:val="both"/>
        <w:rPr>
          <w:rFonts w:ascii="XDPrime" w:hAnsi="XDPrime"/>
          <w:b/>
          <w:bCs/>
          <w:sz w:val="24"/>
          <w:szCs w:val="24"/>
          <w:lang w:val="en-ID"/>
        </w:rPr>
      </w:pPr>
    </w:p>
    <w:p w14:paraId="36403BDA" w14:textId="301F9169" w:rsidR="00443AAF" w:rsidRDefault="00443AAF" w:rsidP="00443AAF">
      <w:pPr>
        <w:pStyle w:val="ListParagraph"/>
        <w:numPr>
          <w:ilvl w:val="0"/>
          <w:numId w:val="2"/>
        </w:numPr>
        <w:tabs>
          <w:tab w:val="left" w:pos="709"/>
        </w:tabs>
        <w:spacing w:after="0" w:line="240" w:lineRule="auto"/>
        <w:ind w:left="284" w:hanging="284"/>
        <w:jc w:val="center"/>
        <w:rPr>
          <w:rFonts w:ascii="XDPrime" w:hAnsi="XDPrime"/>
          <w:sz w:val="24"/>
          <w:szCs w:val="24"/>
          <w:lang w:val="en-ID"/>
        </w:rPr>
      </w:pPr>
      <w:r>
        <w:rPr>
          <w:rFonts w:ascii="XDPrime" w:hAnsi="XDPrime"/>
          <w:sz w:val="24"/>
          <w:szCs w:val="24"/>
          <w:lang w:val="en-ID"/>
        </w:rPr>
        <w:t>INTRODUCTION</w:t>
      </w:r>
    </w:p>
    <w:p w14:paraId="461A31C0" w14:textId="77777777" w:rsidR="00F31E34" w:rsidRDefault="00F31E34" w:rsidP="00F31E34">
      <w:pPr>
        <w:pStyle w:val="ListParagraph"/>
        <w:tabs>
          <w:tab w:val="left" w:pos="709"/>
        </w:tabs>
        <w:spacing w:after="0" w:line="240" w:lineRule="auto"/>
        <w:ind w:left="284"/>
        <w:rPr>
          <w:rFonts w:ascii="XDPrime" w:hAnsi="XDPrime"/>
          <w:sz w:val="24"/>
          <w:szCs w:val="24"/>
          <w:lang w:val="en-ID"/>
        </w:rPr>
      </w:pPr>
    </w:p>
    <w:p w14:paraId="0291891F" w14:textId="4E04518B" w:rsidR="00443AAF" w:rsidRDefault="00443AAF" w:rsidP="00443AAF">
      <w:pPr>
        <w:spacing w:after="0" w:line="276" w:lineRule="auto"/>
        <w:ind w:firstLine="284"/>
        <w:jc w:val="both"/>
        <w:rPr>
          <w:rFonts w:ascii="XDPrime" w:hAnsi="XDPrime" w:cs="Consolas"/>
          <w:noProof/>
        </w:rPr>
      </w:pPr>
      <w:r w:rsidRPr="00443AAF">
        <w:rPr>
          <w:rFonts w:ascii="XDPrime" w:hAnsi="XDPrime" w:cs="Consolas"/>
          <w:noProof/>
        </w:rPr>
        <w:t xml:space="preserve">Teknologi berkembang begitu cepat dari waktu ke waktu </w:t>
      </w:r>
      <w:r w:rsidRPr="00443AAF">
        <w:rPr>
          <w:rFonts w:ascii="XDPrime" w:hAnsi="XDPrime" w:cs="Consolas"/>
          <w:noProof/>
        </w:rPr>
        <w:fldChar w:fldCharType="begin" w:fldLock="1"/>
      </w:r>
      <w:r w:rsidRPr="00443AAF">
        <w:rPr>
          <w:rFonts w:ascii="XDPrime" w:hAnsi="XDPrime" w:cs="Consolas"/>
          <w:noProof/>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Pr="00443AAF">
        <w:rPr>
          <w:rFonts w:ascii="XDPrime" w:hAnsi="XDPrime" w:cs="Consolas"/>
          <w:noProof/>
        </w:rPr>
        <w:fldChar w:fldCharType="separate"/>
      </w:r>
      <w:r w:rsidRPr="00443AAF">
        <w:rPr>
          <w:rFonts w:ascii="XDPrime" w:hAnsi="XDPrime" w:cs="Consolas"/>
          <w:noProof/>
        </w:rPr>
        <w:t>[1]</w:t>
      </w:r>
      <w:r w:rsidRPr="00443AAF">
        <w:rPr>
          <w:rFonts w:ascii="XDPrime" w:hAnsi="XDPrime" w:cs="Consolas"/>
          <w:noProof/>
        </w:rPr>
        <w:fldChar w:fldCharType="end"/>
      </w:r>
      <w:r w:rsidRPr="00443AAF">
        <w:rPr>
          <w:rFonts w:ascii="XDPrime" w:hAnsi="XDPrime" w:cs="Consolas"/>
          <w:noProof/>
        </w:rPr>
        <w:t xml:space="preserve">. </w:t>
      </w:r>
      <w:r w:rsidRPr="00443AAF">
        <w:rPr>
          <w:rFonts w:ascii="XDPrime" w:hAnsi="XDPrime" w:cs="Consolas"/>
          <w:noProof/>
          <w:lang w:val="en-ID"/>
        </w:rPr>
        <w:t>Saat ini</w:t>
      </w:r>
      <w:r w:rsidRPr="00443AAF">
        <w:rPr>
          <w:rFonts w:ascii="XDPrime" w:hAnsi="XDPrime" w:cs="Consolas"/>
          <w:noProof/>
        </w:rPr>
        <w:t>, penggunaan</w:t>
      </w:r>
      <w:r w:rsidRPr="00443AAF">
        <w:rPr>
          <w:rFonts w:ascii="XDPrime" w:hAnsi="XDPrime" w:cs="Consolas"/>
          <w:noProof/>
          <w:lang w:val="en-ID"/>
        </w:rPr>
        <w:t xml:space="preserve"> komunikasi (TIK) dan</w:t>
      </w:r>
      <w:r w:rsidRPr="00443AAF">
        <w:rPr>
          <w:rFonts w:ascii="XDPrime" w:hAnsi="XDPrime" w:cs="Consolas"/>
          <w:noProof/>
        </w:rPr>
        <w:t xml:space="preserve"> teknologi informasi sudah meluas dan mempengaruhi kehidupan setiap orang. Sistem informasi mengacu pada kombinasi teknologi informasi yang menggunakan aktivitas </w:t>
      </w:r>
      <w:r w:rsidRPr="00443AAF">
        <w:rPr>
          <w:rFonts w:ascii="XDPrime" w:hAnsi="XDPrime" w:cs="Consolas"/>
          <w:noProof/>
          <w:lang w:val="en-ID"/>
        </w:rPr>
        <w:t>orang - orang</w:t>
      </w:r>
      <w:r w:rsidRPr="00443AAF">
        <w:rPr>
          <w:rFonts w:ascii="XDPrime" w:hAnsi="XDPrime" w:cs="Consolas"/>
          <w:noProof/>
        </w:rPr>
        <w:t xml:space="preserve"> yang terus </w:t>
      </w:r>
      <w:r w:rsidRPr="00443AAF">
        <w:rPr>
          <w:rFonts w:ascii="XDPrime" w:hAnsi="XDPrime" w:cs="Consolas"/>
          <w:noProof/>
          <w:lang w:val="en-ID"/>
        </w:rPr>
        <w:t>memakai</w:t>
      </w:r>
      <w:r w:rsidRPr="00443AAF">
        <w:rPr>
          <w:rFonts w:ascii="XDPrime" w:hAnsi="XDPrime" w:cs="Consolas"/>
          <w:noProof/>
        </w:rPr>
        <w:t xml:space="preserve"> teknologi</w:t>
      </w:r>
      <w:r w:rsidRPr="00443AAF">
        <w:rPr>
          <w:rFonts w:ascii="XDPrime" w:hAnsi="XDPrime" w:cs="Consolas"/>
          <w:noProof/>
          <w:lang w:val="en-ID"/>
        </w:rPr>
        <w:t xml:space="preserve"> untuk aktivitas dan manajemen mereka</w:t>
      </w:r>
      <w:r w:rsidRPr="00443AAF">
        <w:rPr>
          <w:rFonts w:ascii="XDPrime" w:hAnsi="XDPrime" w:cs="Consolas"/>
          <w:noProof/>
        </w:rPr>
        <w:t>. Sistem personal komputer</w:t>
      </w:r>
      <w:r w:rsidRPr="00443AAF">
        <w:rPr>
          <w:rFonts w:ascii="XDPrime" w:hAnsi="XDPrime" w:cs="Consolas"/>
          <w:noProof/>
          <w:lang w:val="en-ID"/>
        </w:rPr>
        <w:t xml:space="preserve"> </w:t>
      </w:r>
      <w:r w:rsidRPr="00443AAF">
        <w:rPr>
          <w:rFonts w:ascii="XDPrime" w:hAnsi="XDPrime" w:cs="Consolas"/>
          <w:noProof/>
        </w:rPr>
        <w:t xml:space="preserve">memudahkan pada pencarian </w:t>
      </w:r>
      <w:r w:rsidRPr="00443AAF">
        <w:rPr>
          <w:rFonts w:ascii="XDPrime" w:hAnsi="XDPrime" w:cs="Consolas"/>
          <w:noProof/>
        </w:rPr>
        <w:t>keterangan y</w:t>
      </w:r>
      <w:r w:rsidRPr="00443AAF">
        <w:rPr>
          <w:rFonts w:ascii="XDPrime" w:hAnsi="XDPrime" w:cs="Consolas"/>
          <w:noProof/>
          <w:lang w:val="en-ID"/>
        </w:rPr>
        <w:t>an</w:t>
      </w:r>
      <w:r w:rsidRPr="00443AAF">
        <w:rPr>
          <w:rFonts w:ascii="XDPrime" w:hAnsi="XDPrime" w:cs="Consolas"/>
          <w:noProof/>
        </w:rPr>
        <w:t>g diinginka</w:t>
      </w:r>
      <w:r w:rsidRPr="00443AAF">
        <w:rPr>
          <w:rFonts w:ascii="XDPrime" w:hAnsi="XDPrime" w:cs="Consolas"/>
          <w:noProof/>
          <w:lang w:val="en-ID"/>
        </w:rPr>
        <w:t>n dan</w:t>
      </w:r>
      <w:r w:rsidRPr="00443AAF">
        <w:rPr>
          <w:rFonts w:ascii="XDPrime" w:hAnsi="XDPrime" w:cs="Consolas"/>
          <w:noProof/>
        </w:rPr>
        <w:t xml:space="preserve"> ju</w:t>
      </w:r>
      <w:r w:rsidRPr="00443AAF">
        <w:rPr>
          <w:rFonts w:ascii="XDPrime" w:hAnsi="XDPrime" w:cs="Consolas"/>
          <w:noProof/>
          <w:lang w:val="en-ID"/>
        </w:rPr>
        <w:t>g</w:t>
      </w:r>
      <w:r w:rsidRPr="00443AAF">
        <w:rPr>
          <w:rFonts w:ascii="XDPrime" w:hAnsi="XDPrime" w:cs="Consolas"/>
          <w:noProof/>
        </w:rPr>
        <w:t>a membentuk sistem keterangan y</w:t>
      </w:r>
      <w:r w:rsidRPr="00443AAF">
        <w:rPr>
          <w:rFonts w:ascii="XDPrime" w:hAnsi="XDPrime" w:cs="Consolas"/>
          <w:noProof/>
          <w:lang w:val="en-ID"/>
        </w:rPr>
        <w:t>an</w:t>
      </w:r>
      <w:r w:rsidRPr="00443AAF">
        <w:rPr>
          <w:rFonts w:ascii="XDPrime" w:hAnsi="XDPrime" w:cs="Consolas"/>
          <w:noProof/>
        </w:rPr>
        <w:t>g terstruktur. 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58968A2D" w14:textId="77777777" w:rsidR="00F31E34" w:rsidRDefault="00F31E34" w:rsidP="00F31E34">
      <w:pPr>
        <w:spacing w:after="0" w:line="276" w:lineRule="auto"/>
        <w:ind w:firstLine="284"/>
        <w:jc w:val="both"/>
        <w:rPr>
          <w:rFonts w:ascii="XDPrime" w:hAnsi="XDPrime" w:cs="Consolas"/>
          <w:noProof/>
        </w:rPr>
      </w:pPr>
      <w:r w:rsidRPr="00040354">
        <w:rPr>
          <w:rFonts w:ascii="XDPrime" w:hAnsi="XDPrime" w:cs="Consolas"/>
          <w:noProof/>
        </w:rPr>
        <w:t xml:space="preserve">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dapat </w:t>
      </w:r>
      <w:r>
        <w:rPr>
          <w:rFonts w:ascii="XDPrime" w:hAnsi="XDPrime" w:cs="Consolas"/>
          <w:noProof/>
          <w:lang w:val="en-ID"/>
        </w:rPr>
        <w:t>menjadi</w:t>
      </w:r>
      <w:r w:rsidRPr="00040354">
        <w:rPr>
          <w:rFonts w:ascii="XDPrime" w:hAnsi="XDPrime" w:cs="Consolas"/>
          <w:noProof/>
        </w:rPr>
        <w:t xml:space="preserve"> faktor </w:t>
      </w:r>
      <w:r>
        <w:rPr>
          <w:rFonts w:ascii="XDPrime" w:hAnsi="XDPrime" w:cs="Consolas"/>
          <w:noProof/>
          <w:lang w:val="en-ID"/>
        </w:rPr>
        <w:t>pendukung</w:t>
      </w:r>
      <w:r w:rsidRPr="00040354">
        <w:rPr>
          <w:rFonts w:ascii="XDPrime" w:hAnsi="XDPrime" w:cs="Consolas"/>
          <w:noProof/>
        </w:rPr>
        <w:t xml:space="preserve"> keberhasilan </w:t>
      </w:r>
      <w:r>
        <w:rPr>
          <w:rFonts w:ascii="XDPrime" w:hAnsi="XDPrime" w:cs="Consolas"/>
          <w:noProof/>
          <w:lang w:val="en-ID"/>
        </w:rPr>
        <w:t xml:space="preserve">proses </w:t>
      </w:r>
      <w:r w:rsidRPr="00040354">
        <w:rPr>
          <w:rFonts w:ascii="XDPrime" w:hAnsi="XDPrime" w:cs="Consolas"/>
          <w:noProof/>
        </w:rPr>
        <w:t>belajar mengajar di</w:t>
      </w:r>
      <w:r>
        <w:rPr>
          <w:rFonts w:ascii="XDPrime" w:hAnsi="XDPrime" w:cs="Consolas"/>
          <w:noProof/>
          <w:lang w:val="en-ID"/>
        </w:rPr>
        <w:t xml:space="preserve"> </w:t>
      </w:r>
      <w:r w:rsidRPr="00040354">
        <w:rPr>
          <w:rFonts w:ascii="XDPrime" w:hAnsi="XDPrime" w:cs="Consolas"/>
          <w:noProof/>
        </w:rPr>
        <w:t xml:space="preserve">sekolah. Perpustakaan </w:t>
      </w:r>
      <w:r>
        <w:rPr>
          <w:rFonts w:ascii="XDPrime" w:hAnsi="XDPrime" w:cs="Consolas"/>
          <w:noProof/>
          <w:lang w:val="en-ID"/>
        </w:rPr>
        <w:t>menjadi</w:t>
      </w:r>
      <w:r w:rsidRPr="00040354">
        <w:rPr>
          <w:rFonts w:ascii="XDPrime" w:hAnsi="XDPrime" w:cs="Consolas"/>
          <w:noProof/>
        </w:rPr>
        <w:t xml:space="preserve"> sumber daya yang </w:t>
      </w:r>
      <w:r>
        <w:rPr>
          <w:rFonts w:ascii="XDPrime" w:hAnsi="XDPrime" w:cs="Consolas"/>
          <w:noProof/>
          <w:lang w:val="en-ID"/>
        </w:rPr>
        <w:t>wajib</w:t>
      </w:r>
      <w:r w:rsidRPr="00040354">
        <w:rPr>
          <w:rFonts w:ascii="XDPrime" w:hAnsi="XDPrime" w:cs="Consolas"/>
          <w:noProof/>
        </w:rPr>
        <w:t xml:space="preserve"> dimiliki sekolah agar siswa dapat dengan mudah </w:t>
      </w:r>
      <w:r>
        <w:rPr>
          <w:rFonts w:ascii="XDPrime" w:hAnsi="XDPrime" w:cs="Consolas"/>
          <w:noProof/>
          <w:lang w:val="en-ID"/>
        </w:rPr>
        <w:t>mendapatkan</w:t>
      </w:r>
      <w:r w:rsidRPr="00040354">
        <w:rPr>
          <w:rFonts w:ascii="XDPrime" w:hAnsi="XDPrime" w:cs="Consolas"/>
          <w:noProof/>
        </w:rPr>
        <w:t xml:space="preserve"> informasi atau pengetahuan</w:t>
      </w:r>
      <w:r>
        <w:rPr>
          <w:rFonts w:ascii="XDPrime" w:hAnsi="XDPrime" w:cs="Consolas"/>
          <w:noProof/>
          <w:lang w:val="en-ID"/>
        </w:rPr>
        <w:t xml:space="preserve"> yang diinginkan</w:t>
      </w:r>
      <w:r w:rsidRPr="00040354">
        <w:rPr>
          <w:rFonts w:ascii="XDPrime" w:hAnsi="XDPrime" w:cs="Consolas"/>
          <w:noProof/>
        </w:rPr>
        <w:t xml:space="preserve">. </w:t>
      </w:r>
      <w:r>
        <w:rPr>
          <w:rFonts w:ascii="XDPrime" w:hAnsi="XDPrime" w:cs="Consolas"/>
          <w:noProof/>
          <w:lang w:val="en-ID"/>
        </w:rPr>
        <w:t>A</w:t>
      </w:r>
      <w:r w:rsidRPr="00040354">
        <w:rPr>
          <w:rFonts w:ascii="XDPrime" w:hAnsi="XDPrime" w:cs="Consolas"/>
          <w:noProof/>
        </w:rPr>
        <w:t xml:space="preserve">danya perpustakaan sekolah dapat memberikan harapan bagi siswa untuk membaca dan menciptakan standar baru yaitu membaca. Perpustakaan sekolah </w:t>
      </w:r>
      <w:r>
        <w:rPr>
          <w:rFonts w:ascii="XDPrime" w:hAnsi="XDPrime" w:cs="Consolas"/>
          <w:noProof/>
        </w:rPr>
        <w:t>ber</w:t>
      </w:r>
      <w:r w:rsidRPr="00040354">
        <w:rPr>
          <w:rFonts w:ascii="XDPrime" w:hAnsi="XDPrime" w:cs="Consolas"/>
          <w:noProof/>
        </w:rPr>
        <w:t xml:space="preserve">peran penting dalam mewujudkan peradaban bangsa yang menginginkan siswanya memiliki kesempatan untuk memperluas </w:t>
      </w:r>
      <w:r>
        <w:rPr>
          <w:rFonts w:ascii="XDPrime" w:hAnsi="XDPrime" w:cs="Consolas"/>
          <w:noProof/>
        </w:rPr>
        <w:t xml:space="preserve">ilmu </w:t>
      </w:r>
      <w:r w:rsidRPr="00040354">
        <w:rPr>
          <w:rFonts w:ascii="XDPrime" w:hAnsi="XDPrime" w:cs="Consolas"/>
          <w:noProof/>
        </w:rPr>
        <w:t xml:space="preserve">pengetahuan dan kecerdasannya, </w:t>
      </w:r>
      <w:r>
        <w:rPr>
          <w:rFonts w:ascii="XDPrime" w:hAnsi="XDPrime" w:cs="Consolas"/>
          <w:noProof/>
        </w:rPr>
        <w:lastRenderedPageBreak/>
        <w:t>mempunyai</w:t>
      </w:r>
      <w:r w:rsidRPr="00040354">
        <w:rPr>
          <w:rFonts w:ascii="XDPrime" w:hAnsi="XDPrime" w:cs="Consolas"/>
          <w:noProof/>
        </w:rPr>
        <w:t xml:space="preserve"> kecakapan hidup</w:t>
      </w:r>
      <w:r>
        <w:rPr>
          <w:rFonts w:ascii="XDPrime" w:hAnsi="XDPrime" w:cs="Consolas"/>
          <w:noProof/>
        </w:rPr>
        <w:t xml:space="preserve"> secara</w:t>
      </w:r>
      <w:r w:rsidRPr="00040354">
        <w:rPr>
          <w:rFonts w:ascii="XDPrime" w:hAnsi="XDPrime" w:cs="Consolas"/>
          <w:noProof/>
        </w:rPr>
        <w:t xml:space="preserve"> mandiri dan </w:t>
      </w:r>
      <w:r>
        <w:rPr>
          <w:rFonts w:ascii="XDPrime" w:hAnsi="XDPrime" w:cs="Consolas"/>
          <w:noProof/>
        </w:rPr>
        <w:t>berbudi pekerti yang baik</w:t>
      </w:r>
      <w:r w:rsidRPr="00040354">
        <w:rPr>
          <w:rFonts w:ascii="XDPrime" w:hAnsi="XDPrime" w:cs="Consolas"/>
          <w:noProof/>
        </w:rPr>
        <w:t xml:space="preserve">. Menggunakan sistem informasi perpustakaan dapat </w:t>
      </w:r>
      <w:r>
        <w:rPr>
          <w:rFonts w:ascii="XDPrime" w:hAnsi="XDPrime" w:cs="Consolas"/>
          <w:noProof/>
        </w:rPr>
        <w:t xml:space="preserve">membantu </w:t>
      </w:r>
      <w:r w:rsidRPr="00040354">
        <w:rPr>
          <w:rFonts w:ascii="XDPrime" w:hAnsi="XDPrime" w:cs="Consolas"/>
          <w:noProof/>
        </w:rPr>
        <w:t xml:space="preserve">meningkatkan efisiensi </w:t>
      </w:r>
      <w:r>
        <w:rPr>
          <w:rFonts w:ascii="XDPrime" w:hAnsi="XDPrime" w:cs="Consolas"/>
          <w:noProof/>
        </w:rPr>
        <w:t>serta</w:t>
      </w:r>
      <w:r w:rsidRPr="00040354">
        <w:rPr>
          <w:rFonts w:ascii="XDPrime" w:hAnsi="XDPrime" w:cs="Consolas"/>
          <w:noProof/>
        </w:rPr>
        <w:t xml:space="preserve"> meningkatkan operasional perpustakaan. </w:t>
      </w:r>
      <w:r>
        <w:rPr>
          <w:rFonts w:ascii="XDPrime" w:hAnsi="XDPrime" w:cs="Consolas"/>
          <w:noProof/>
        </w:rPr>
        <w:t>Di samping</w:t>
      </w:r>
      <w:r w:rsidRPr="00040354">
        <w:rPr>
          <w:rFonts w:ascii="XDPrime" w:hAnsi="XDPrime" w:cs="Consolas"/>
          <w:noProof/>
        </w:rPr>
        <w:t xml:space="preserve"> itu, keberadaan mereka </w:t>
      </w:r>
      <w:r>
        <w:rPr>
          <w:rFonts w:ascii="XDPrime" w:hAnsi="XDPrime" w:cs="Consolas"/>
          <w:noProof/>
        </w:rPr>
        <w:t>mampu</w:t>
      </w:r>
      <w:r w:rsidRPr="00040354">
        <w:rPr>
          <w:rFonts w:ascii="XDPrime" w:hAnsi="XDPrime" w:cs="Consolas"/>
          <w:noProof/>
        </w:rPr>
        <w:t xml:space="preserve"> menambah waktu dan biaya operasional perpustakaan.</w:t>
      </w:r>
    </w:p>
    <w:p w14:paraId="6459A313" w14:textId="77777777" w:rsidR="00F31E34" w:rsidRPr="000B3CC7" w:rsidRDefault="00F31E34" w:rsidP="00F31E34">
      <w:pPr>
        <w:spacing w:after="0" w:line="276" w:lineRule="auto"/>
        <w:ind w:firstLine="284"/>
        <w:jc w:val="both"/>
        <w:rPr>
          <w:rFonts w:ascii="XDPrime" w:hAnsi="XDPrime" w:cs="Consolas"/>
          <w:noProof/>
        </w:rPr>
      </w:pPr>
      <w:r w:rsidRPr="000B3CC7">
        <w:rPr>
          <w:rFonts w:ascii="XDPrime" w:hAnsi="XDPrime" w:cs="Consolas"/>
          <w:noProof/>
        </w:rPr>
        <w:t>S</w:t>
      </w:r>
      <w:r>
        <w:rPr>
          <w:rFonts w:ascii="XDPrime" w:hAnsi="XDPrime" w:cs="Consolas"/>
          <w:noProof/>
          <w:lang w:val="en-ID"/>
        </w:rPr>
        <w:t xml:space="preserve">ekolah </w:t>
      </w:r>
      <w:r w:rsidRPr="000B3CC7">
        <w:rPr>
          <w:rFonts w:ascii="XDPrime" w:hAnsi="XDPrime" w:cs="Consolas"/>
          <w:noProof/>
        </w:rPr>
        <w:t>M</w:t>
      </w:r>
      <w:r>
        <w:rPr>
          <w:rFonts w:ascii="XDPrime" w:hAnsi="XDPrime" w:cs="Consolas"/>
          <w:noProof/>
          <w:lang w:val="en-ID"/>
        </w:rPr>
        <w:t xml:space="preserve">enengah </w:t>
      </w:r>
      <w:r w:rsidRPr="000B3CC7">
        <w:rPr>
          <w:rFonts w:ascii="XDPrime" w:hAnsi="XDPrime" w:cs="Consolas"/>
          <w:noProof/>
        </w:rPr>
        <w:t>A</w:t>
      </w:r>
      <w:r>
        <w:rPr>
          <w:rFonts w:ascii="XDPrime" w:hAnsi="XDPrime" w:cs="Consolas"/>
          <w:noProof/>
          <w:lang w:val="en-ID"/>
        </w:rPr>
        <w:t>tas</w:t>
      </w:r>
      <w:r w:rsidRPr="000B3CC7">
        <w:rPr>
          <w:rFonts w:ascii="XDPrime" w:hAnsi="XDPrime" w:cs="Consolas"/>
          <w:noProof/>
        </w:rPr>
        <w:t xml:space="preserve"> Negeri 1 Kuta Selatan </w:t>
      </w:r>
      <w:r>
        <w:rPr>
          <w:rFonts w:ascii="XDPrime" w:hAnsi="XDPrime" w:cs="Consolas"/>
          <w:noProof/>
          <w:lang w:val="en-ID"/>
        </w:rPr>
        <w:t>merupakan salah satu</w:t>
      </w:r>
      <w:r w:rsidRPr="000B3CC7">
        <w:rPr>
          <w:rFonts w:ascii="XDPrime" w:hAnsi="XDPrime" w:cs="Consolas"/>
          <w:noProof/>
        </w:rPr>
        <w:t xml:space="preserve"> Sekolah Menengah Atas </w:t>
      </w:r>
      <w:r>
        <w:rPr>
          <w:rFonts w:ascii="XDPrime" w:hAnsi="XDPrime" w:cs="Consolas"/>
          <w:noProof/>
          <w:lang w:val="en-ID"/>
        </w:rPr>
        <w:t xml:space="preserve">di Kuta Selatan </w:t>
      </w:r>
      <w:r w:rsidRPr="000B3CC7">
        <w:rPr>
          <w:rFonts w:ascii="XDPrime" w:hAnsi="XDPrime" w:cs="Consolas"/>
          <w:noProof/>
        </w:rPr>
        <w:t xml:space="preserve">yang selama ini </w:t>
      </w:r>
      <w:r>
        <w:rPr>
          <w:rFonts w:ascii="XDPrime" w:hAnsi="XDPrime" w:cs="Consolas"/>
          <w:noProof/>
          <w:lang w:val="en-ID"/>
        </w:rPr>
        <w:t>belum</w:t>
      </w:r>
      <w:r w:rsidRPr="000B3CC7">
        <w:rPr>
          <w:rFonts w:ascii="XDPrime" w:hAnsi="XDPrime" w:cs="Consolas"/>
          <w:noProof/>
        </w:rPr>
        <w:t xml:space="preserve"> mempunyai </w:t>
      </w:r>
      <w:r>
        <w:rPr>
          <w:rFonts w:ascii="XDPrime" w:hAnsi="XDPrime" w:cs="Consolas"/>
          <w:noProof/>
          <w:lang w:val="en-ID"/>
        </w:rPr>
        <w:t>perpustakaan yang berbentuk digital</w:t>
      </w:r>
      <w:r w:rsidRPr="000B3CC7">
        <w:rPr>
          <w:rFonts w:ascii="XDPrime" w:hAnsi="XDPrime" w:cs="Consolas"/>
          <w:noProof/>
        </w:rPr>
        <w:t xml:space="preserve">. </w:t>
      </w:r>
      <w:r>
        <w:rPr>
          <w:rFonts w:ascii="XDPrime" w:hAnsi="XDPrime" w:cs="Consolas"/>
          <w:noProof/>
          <w:lang w:val="en-ID"/>
        </w:rPr>
        <w:t>Sampai sekarang</w:t>
      </w:r>
      <w:r w:rsidRPr="000B3CC7">
        <w:rPr>
          <w:rFonts w:ascii="XDPrime" w:hAnsi="XDPrime" w:cs="Consolas"/>
          <w:noProof/>
        </w:rPr>
        <w:t xml:space="preserve">, </w:t>
      </w:r>
      <w:r>
        <w:rPr>
          <w:rFonts w:ascii="XDPrime" w:hAnsi="XDPrime" w:cs="Consolas"/>
          <w:noProof/>
          <w:lang w:val="en-ID"/>
        </w:rPr>
        <w:t xml:space="preserve">manajemen </w:t>
      </w:r>
      <w:r w:rsidRPr="000B3CC7">
        <w:rPr>
          <w:rFonts w:ascii="XDPrime" w:hAnsi="XDPrime" w:cs="Consolas"/>
          <w:noProof/>
        </w:rPr>
        <w:t xml:space="preserve">data perpustakaan, mulai </w:t>
      </w:r>
      <w:r>
        <w:rPr>
          <w:rFonts w:ascii="XDPrime" w:hAnsi="XDPrime" w:cs="Consolas"/>
          <w:noProof/>
          <w:lang w:val="en-ID"/>
        </w:rPr>
        <w:t>dari</w:t>
      </w:r>
      <w:r w:rsidRPr="000B3CC7">
        <w:rPr>
          <w:rFonts w:ascii="XDPrime" w:hAnsi="XDPrime" w:cs="Consolas"/>
          <w:noProof/>
        </w:rPr>
        <w:t xml:space="preserve"> </w:t>
      </w:r>
      <w:r>
        <w:rPr>
          <w:rFonts w:ascii="XDPrime" w:hAnsi="XDPrime" w:cs="Consolas"/>
          <w:noProof/>
          <w:lang w:val="en-ID"/>
        </w:rPr>
        <w:t>pengembalian</w:t>
      </w:r>
      <w:r w:rsidRPr="000B3CC7">
        <w:rPr>
          <w:rFonts w:ascii="XDPrime" w:hAnsi="XDPrime" w:cs="Consolas"/>
          <w:noProof/>
        </w:rPr>
        <w:t xml:space="preserve">, </w:t>
      </w:r>
      <w:r>
        <w:rPr>
          <w:rFonts w:ascii="XDPrime" w:hAnsi="XDPrime" w:cs="Consolas"/>
          <w:noProof/>
          <w:lang w:val="en-ID"/>
        </w:rPr>
        <w:t>peminjaman</w:t>
      </w:r>
      <w:r w:rsidRPr="000B3CC7">
        <w:rPr>
          <w:rFonts w:ascii="XDPrime" w:hAnsi="XDPrime" w:cs="Consolas"/>
          <w:noProof/>
        </w:rPr>
        <w:t xml:space="preserve">, </w:t>
      </w:r>
      <w:r>
        <w:rPr>
          <w:rFonts w:ascii="XDPrime" w:hAnsi="XDPrime" w:cs="Consolas"/>
          <w:noProof/>
          <w:lang w:val="en-ID"/>
        </w:rPr>
        <w:t>informasi anggota perpustakaan</w:t>
      </w:r>
      <w:r w:rsidRPr="000B3CC7">
        <w:rPr>
          <w:rFonts w:ascii="XDPrime" w:hAnsi="XDPrime" w:cs="Consolas"/>
          <w:noProof/>
        </w:rPr>
        <w:t xml:space="preserve">, </w:t>
      </w:r>
      <w:r>
        <w:rPr>
          <w:rFonts w:ascii="XDPrime" w:hAnsi="XDPrime" w:cs="Consolas"/>
          <w:noProof/>
          <w:lang w:val="en-ID"/>
        </w:rPr>
        <w:t>dan</w:t>
      </w:r>
      <w:r w:rsidRPr="000B3CC7">
        <w:rPr>
          <w:rFonts w:ascii="XDPrime" w:hAnsi="XDPrime" w:cs="Consolas"/>
          <w:noProof/>
        </w:rPr>
        <w:t xml:space="preserve"> </w:t>
      </w:r>
      <w:r>
        <w:rPr>
          <w:rFonts w:ascii="XDPrime" w:hAnsi="XDPrime" w:cs="Consolas"/>
          <w:noProof/>
          <w:lang w:val="en-ID"/>
        </w:rPr>
        <w:t xml:space="preserve">pencatatan buku </w:t>
      </w:r>
      <w:r w:rsidRPr="000B3CC7">
        <w:rPr>
          <w:rFonts w:ascii="XDPrime" w:hAnsi="XDPrime" w:cs="Consolas"/>
          <w:noProof/>
        </w:rPr>
        <w:t xml:space="preserve">masih memakai sistem yang relatif susah digunakan serta masih menulis catatan peminjaman buku secara manual </w:t>
      </w:r>
      <w:r>
        <w:rPr>
          <w:rFonts w:ascii="XDPrime" w:hAnsi="XDPrime" w:cs="Consolas"/>
          <w:noProof/>
          <w:lang w:val="en-ID"/>
        </w:rPr>
        <w:t>yang</w:t>
      </w:r>
      <w:r w:rsidRPr="000B3CC7">
        <w:rPr>
          <w:rFonts w:ascii="XDPrime" w:hAnsi="XDPrime" w:cs="Consolas"/>
          <w:noProof/>
        </w:rPr>
        <w:t xml:space="preserve"> menyebabkan administrasi perpustakaan menjadi kesulitan, lalu para siswa juga tidak mengerti bagaimana sistem peminjaman bukunya yang membuat para siswa di SMA Negeri 1 Kuta Selatan</w:t>
      </w:r>
      <w:r>
        <w:rPr>
          <w:rFonts w:ascii="XDPrime" w:hAnsi="XDPrime" w:cs="Consolas"/>
          <w:noProof/>
        </w:rPr>
        <w:t xml:space="preserve"> sendiri</w:t>
      </w:r>
      <w:r w:rsidRPr="000B3CC7">
        <w:rPr>
          <w:rFonts w:ascii="XDPrime" w:hAnsi="XDPrime" w:cs="Consolas"/>
          <w:noProof/>
        </w:rPr>
        <w:t xml:space="preserve"> menjadi kebingungan, hal </w:t>
      </w:r>
      <w:r>
        <w:rPr>
          <w:rFonts w:ascii="XDPrime" w:hAnsi="XDPrime" w:cs="Consolas"/>
          <w:noProof/>
        </w:rPr>
        <w:t>yang seperti demikian</w:t>
      </w:r>
      <w:r w:rsidRPr="000B3CC7">
        <w:rPr>
          <w:rFonts w:ascii="XDPrime" w:hAnsi="XDPrime" w:cs="Consolas"/>
          <w:noProof/>
        </w:rPr>
        <w:t xml:space="preserve"> juga </w:t>
      </w:r>
      <w:r>
        <w:rPr>
          <w:rFonts w:ascii="XDPrime" w:hAnsi="XDPrime" w:cs="Consolas"/>
          <w:noProof/>
        </w:rPr>
        <w:t>ditemui</w:t>
      </w:r>
      <w:r w:rsidRPr="000B3CC7">
        <w:rPr>
          <w:rFonts w:ascii="XDPrime" w:hAnsi="XDPrime" w:cs="Consolas"/>
          <w:noProof/>
        </w:rPr>
        <w:t xml:space="preserve"> oleh peneliti pada sekolah SMA Negeri 1 Kuta Selatan. </w:t>
      </w:r>
    </w:p>
    <w:p w14:paraId="0D45E794" w14:textId="77777777" w:rsidR="00F31E34" w:rsidRDefault="00F31E34" w:rsidP="00F31E34">
      <w:pPr>
        <w:spacing w:after="0" w:line="276" w:lineRule="auto"/>
        <w:ind w:firstLine="284"/>
        <w:jc w:val="both"/>
        <w:rPr>
          <w:rFonts w:ascii="XDPrime" w:hAnsi="XDPrime" w:cs="Consolas"/>
          <w:noProof/>
          <w:lang w:val="en-ID"/>
        </w:rPr>
      </w:pPr>
      <w:r w:rsidRPr="00E8754A">
        <w:rPr>
          <w:rFonts w:ascii="XDPrime" w:hAnsi="XDPrime" w:cs="Consolas"/>
          <w:noProof/>
          <w:lang w:val="en-ID"/>
        </w:rPr>
        <w:t>Berdasarkan permasalahan tersebut maka perlu dibuat suatu sistem perpustakaan digital yaitu Perpustakaan Osaka (Pusaka) yang dapat memenuhi kebutuhan SMA Negeri 1 Kuta Selatan, pustakawan, serta pelajar dan non pelajar, atau umum. Pada penelitian ini, framework Laravel dan metode Personal Extreme Programming digunakan dalam pengembangan sistem</w:t>
      </w:r>
      <w:r>
        <w:rPr>
          <w:rFonts w:ascii="XDPrime" w:hAnsi="XDPrime" w:cs="Consolas"/>
          <w:noProof/>
          <w:lang w:val="en-ID"/>
        </w:rPr>
        <w:t xml:space="preserve"> informasi</w:t>
      </w:r>
      <w:r w:rsidRPr="00E8754A">
        <w:rPr>
          <w:rFonts w:ascii="XDPrime" w:hAnsi="XDPrime" w:cs="Consolas"/>
          <w:noProof/>
          <w:lang w:val="en-ID"/>
        </w:rPr>
        <w:t>. Diharapkan sistem</w:t>
      </w:r>
      <w:r>
        <w:rPr>
          <w:rFonts w:ascii="XDPrime" w:hAnsi="XDPrime" w:cs="Consolas"/>
          <w:noProof/>
          <w:lang w:val="en-ID"/>
        </w:rPr>
        <w:t xml:space="preserve"> informasi</w:t>
      </w:r>
      <w:r w:rsidRPr="00E8754A">
        <w:rPr>
          <w:rFonts w:ascii="XDPrime" w:hAnsi="XDPrime" w:cs="Consolas"/>
          <w:noProof/>
          <w:lang w:val="en-ID"/>
        </w:rPr>
        <w:t xml:space="preserve"> perpustakaan digital yang </w:t>
      </w:r>
      <w:r>
        <w:rPr>
          <w:rFonts w:ascii="XDPrime" w:hAnsi="XDPrime" w:cs="Consolas"/>
          <w:noProof/>
          <w:lang w:val="en-ID"/>
        </w:rPr>
        <w:t xml:space="preserve">dibuat </w:t>
      </w:r>
      <w:r w:rsidRPr="00E8754A">
        <w:rPr>
          <w:rFonts w:ascii="XDPrime" w:hAnsi="XDPrime" w:cs="Consolas"/>
          <w:noProof/>
          <w:lang w:val="en-ID"/>
        </w:rPr>
        <w:t xml:space="preserve">dapat mendukung dan memudahkan </w:t>
      </w:r>
      <w:r>
        <w:rPr>
          <w:rFonts w:ascii="XDPrime" w:hAnsi="XDPrime" w:cs="Consolas"/>
          <w:noProof/>
          <w:lang w:val="en-ID"/>
        </w:rPr>
        <w:t>dalam manajemen</w:t>
      </w:r>
      <w:r w:rsidRPr="00E8754A">
        <w:rPr>
          <w:rFonts w:ascii="XDPrime" w:hAnsi="XDPrime" w:cs="Consolas"/>
          <w:noProof/>
          <w:lang w:val="en-ID"/>
        </w:rPr>
        <w:t xml:space="preserve"> informasi perpustakaan oleh pustakawan dan SMA Negeri 1 Kuta Selatan, serta memudahkan pustakawan untuk mencari dan membaca </w:t>
      </w:r>
      <w:r w:rsidRPr="00153068">
        <w:rPr>
          <w:rFonts w:ascii="XDPrime" w:hAnsi="XDPrime" w:cs="Consolas"/>
          <w:i/>
          <w:iCs/>
          <w:noProof/>
          <w:lang w:val="en-ID"/>
        </w:rPr>
        <w:t>e-book.</w:t>
      </w:r>
    </w:p>
    <w:p w14:paraId="1A70C7E7" w14:textId="77777777" w:rsidR="00F31E34" w:rsidRDefault="00F31E34" w:rsidP="00F31E34">
      <w:pPr>
        <w:spacing w:after="0" w:line="276" w:lineRule="auto"/>
        <w:jc w:val="both"/>
        <w:rPr>
          <w:rFonts w:ascii="XDPrime" w:hAnsi="XDPrime" w:cs="Consolas"/>
          <w:noProof/>
        </w:rPr>
      </w:pPr>
    </w:p>
    <w:p w14:paraId="16C0B78F" w14:textId="75F36CF6" w:rsidR="00F31E34" w:rsidRDefault="00F31E34" w:rsidP="00F31E34">
      <w:pPr>
        <w:pStyle w:val="ListParagraph"/>
        <w:numPr>
          <w:ilvl w:val="0"/>
          <w:numId w:val="2"/>
        </w:numPr>
        <w:spacing w:after="0" w:line="276" w:lineRule="auto"/>
        <w:ind w:hanging="229"/>
        <w:rPr>
          <w:rFonts w:ascii="XDPrime" w:hAnsi="XDPrime" w:cs="Consolas"/>
          <w:noProof/>
          <w:lang w:val="en-ID"/>
        </w:rPr>
      </w:pPr>
      <w:r w:rsidRPr="00F31E34">
        <w:rPr>
          <w:rFonts w:ascii="XDPrime" w:hAnsi="XDPrime" w:cs="Consolas"/>
          <w:noProof/>
          <w:lang w:val="en-ID"/>
        </w:rPr>
        <w:t>THEORETICAL FRAMEWORK</w:t>
      </w:r>
    </w:p>
    <w:p w14:paraId="16A80DE2" w14:textId="77777777" w:rsidR="00F31E34" w:rsidRPr="00F31E34" w:rsidRDefault="00F31E34" w:rsidP="00F31E34">
      <w:pPr>
        <w:pStyle w:val="ListParagraph"/>
        <w:spacing w:after="0" w:line="276" w:lineRule="auto"/>
        <w:ind w:left="1080"/>
        <w:rPr>
          <w:rFonts w:ascii="XDPrime" w:hAnsi="XDPrime" w:cs="Consolas"/>
          <w:noProof/>
          <w:lang w:val="en-ID"/>
        </w:rPr>
      </w:pPr>
    </w:p>
    <w:p w14:paraId="04D7E52E" w14:textId="48295BF6" w:rsidR="00F31E34" w:rsidRDefault="00F31E34" w:rsidP="00F31E34">
      <w:pPr>
        <w:spacing w:after="0" w:line="276" w:lineRule="auto"/>
        <w:ind w:firstLine="284"/>
        <w:jc w:val="both"/>
        <w:rPr>
          <w:rFonts w:ascii="XDPrime" w:hAnsi="XDPrime" w:cs="Consolas"/>
          <w:noProof/>
        </w:rPr>
      </w:pPr>
      <w:r w:rsidRPr="000B3CC7">
        <w:rPr>
          <w:rFonts w:ascii="XDPrime" w:hAnsi="XDPrime" w:cs="Consolas"/>
          <w:noProof/>
        </w:rPr>
        <w:t xml:space="preserve">Peneliti mengembangkan sistem menggunakan metode pengembangan PXP (Personal Extreme Programming) dan juga menggunakan framework Laravel. </w:t>
      </w:r>
      <w:r>
        <w:rPr>
          <w:rFonts w:ascii="XDPrime" w:hAnsi="XDPrime" w:cs="Consolas"/>
          <w:noProof/>
          <w:lang w:val="en-ID"/>
        </w:rPr>
        <w:t xml:space="preserve">Metode </w:t>
      </w:r>
      <w:r w:rsidRPr="000B3CC7">
        <w:rPr>
          <w:rFonts w:ascii="XDPrime" w:hAnsi="XDPrime" w:cs="Consolas"/>
          <w:noProof/>
        </w:rPr>
        <w:t>PXP (Personal Extreme Programming)</w:t>
      </w:r>
      <w:r>
        <w:rPr>
          <w:rFonts w:ascii="XDPrime" w:hAnsi="XDPrime" w:cs="Consolas"/>
          <w:noProof/>
          <w:lang w:val="en-ID"/>
        </w:rPr>
        <w:t xml:space="preserve"> </w:t>
      </w:r>
      <w:r w:rsidRPr="000B3CC7">
        <w:rPr>
          <w:rFonts w:ascii="XDPrime" w:hAnsi="XDPrime" w:cs="Consolas"/>
          <w:noProof/>
        </w:rPr>
        <w:t xml:space="preserve">adalah </w:t>
      </w:r>
      <w:r>
        <w:rPr>
          <w:rFonts w:ascii="XDPrime" w:hAnsi="XDPrime" w:cs="Consolas"/>
          <w:noProof/>
          <w:lang w:val="en-ID"/>
        </w:rPr>
        <w:t>salah satu</w:t>
      </w:r>
      <w:r w:rsidRPr="000B3CC7">
        <w:rPr>
          <w:rFonts w:ascii="XDPrime" w:hAnsi="XDPrime" w:cs="Consolas"/>
          <w:noProof/>
        </w:rPr>
        <w:t xml:space="preserve"> </w:t>
      </w:r>
      <w:r>
        <w:rPr>
          <w:rFonts w:ascii="XDPrime" w:hAnsi="XDPrime" w:cs="Consolas"/>
          <w:noProof/>
          <w:lang w:val="en-ID"/>
        </w:rPr>
        <w:t>metode</w:t>
      </w:r>
      <w:r w:rsidRPr="000B3CC7">
        <w:rPr>
          <w:rFonts w:ascii="XDPrime" w:hAnsi="XDPrime" w:cs="Consolas"/>
          <w:noProof/>
        </w:rPr>
        <w:t xml:space="preserve"> </w:t>
      </w:r>
      <w:r>
        <w:rPr>
          <w:rFonts w:ascii="XDPrime" w:hAnsi="XDPrime" w:cs="Consolas"/>
          <w:noProof/>
          <w:lang w:val="en-ID"/>
        </w:rPr>
        <w:t>perancangan</w:t>
      </w:r>
      <w:r w:rsidRPr="000B3CC7">
        <w:rPr>
          <w:rFonts w:ascii="XDPrime" w:hAnsi="XDPrime" w:cs="Consolas"/>
          <w:noProof/>
        </w:rPr>
        <w:t xml:space="preserve"> </w:t>
      </w:r>
      <w:r>
        <w:rPr>
          <w:rFonts w:ascii="XDPrime" w:hAnsi="XDPrime" w:cs="Consolas"/>
          <w:noProof/>
          <w:lang w:val="en-ID"/>
        </w:rPr>
        <w:t>sistem informasi perangkat lunak</w:t>
      </w:r>
      <w:r w:rsidRPr="000B3CC7">
        <w:rPr>
          <w:rFonts w:ascii="XDPrime" w:hAnsi="XDPrime" w:cs="Consolas"/>
          <w:noProof/>
        </w:rPr>
        <w:t xml:space="preserve"> yang diaplikasikan </w:t>
      </w:r>
      <w:r>
        <w:rPr>
          <w:rFonts w:ascii="XDPrime" w:hAnsi="XDPrime" w:cs="Consolas"/>
          <w:noProof/>
          <w:lang w:val="en-ID"/>
        </w:rPr>
        <w:t>untuk programmer yang bekerja sendiri</w:t>
      </w:r>
      <w:r w:rsidRPr="000B3CC7">
        <w:rPr>
          <w:rFonts w:ascii="XDPrime" w:hAnsi="XDPrime" w:cs="Consolas"/>
          <w:noProof/>
        </w:rPr>
        <w:fldChar w:fldCharType="begin" w:fldLock="1"/>
      </w:r>
      <w:r w:rsidRPr="000B3CC7">
        <w:rPr>
          <w:rFonts w:ascii="XDPrime" w:hAnsi="XDPrime" w:cs="Consolas"/>
          <w:noProof/>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Pr="000B3CC7">
        <w:rPr>
          <w:rFonts w:ascii="XDPrime" w:hAnsi="XDPrime" w:cs="Consolas"/>
          <w:noProof/>
        </w:rPr>
        <w:fldChar w:fldCharType="separate"/>
      </w:r>
      <w:r w:rsidRPr="000B3CC7">
        <w:rPr>
          <w:rFonts w:ascii="XDPrime" w:hAnsi="XDPrime" w:cs="Consolas"/>
          <w:noProof/>
        </w:rPr>
        <w:t>[3]</w:t>
      </w:r>
      <w:r w:rsidRPr="000B3CC7">
        <w:rPr>
          <w:rFonts w:ascii="XDPrime" w:hAnsi="XDPrime" w:cs="Consolas"/>
          <w:noProof/>
        </w:rPr>
        <w:fldChar w:fldCharType="end"/>
      </w:r>
      <w:r w:rsidRPr="000B3CC7">
        <w:rPr>
          <w:rFonts w:ascii="XDPrime" w:hAnsi="XDPrime" w:cs="Consolas"/>
          <w:noProof/>
        </w:rPr>
        <w:t xml:space="preserve">. Metode ini cocok sekali bagi sistem informasi yang didevelop oleh satu orang developer. Framework laravel merupakan framework yang </w:t>
      </w:r>
      <w:r>
        <w:rPr>
          <w:rFonts w:ascii="XDPrime" w:hAnsi="XDPrime" w:cs="Consolas"/>
          <w:noProof/>
          <w:lang w:val="en-ID"/>
        </w:rPr>
        <w:t>dibuat</w:t>
      </w:r>
      <w:r w:rsidRPr="000B3CC7">
        <w:rPr>
          <w:rFonts w:ascii="XDPrime" w:hAnsi="XDPrime" w:cs="Consolas"/>
          <w:noProof/>
        </w:rPr>
        <w:t xml:space="preserve"> </w:t>
      </w:r>
      <w:r>
        <w:rPr>
          <w:rFonts w:ascii="XDPrime" w:hAnsi="XDPrime" w:cs="Consolas"/>
          <w:noProof/>
          <w:lang w:val="en-ID"/>
        </w:rPr>
        <w:t xml:space="preserve">pada bulan Juni 2011 </w:t>
      </w:r>
      <w:r w:rsidRPr="000B3CC7">
        <w:rPr>
          <w:rFonts w:ascii="XDPrime" w:hAnsi="XDPrime" w:cs="Consolas"/>
          <w:noProof/>
        </w:rPr>
        <w:t>oleh Taylor Otwell yang memiliki banyak pengguna hingga saat in</w:t>
      </w:r>
      <w:r>
        <w:rPr>
          <w:rFonts w:ascii="XDPrime" w:hAnsi="XDPrime" w:cs="Consolas"/>
          <w:noProof/>
          <w:lang w:val="en-ID"/>
        </w:rPr>
        <w:t>i</w:t>
      </w:r>
      <w:r w:rsidRPr="000B3CC7">
        <w:rPr>
          <w:rFonts w:ascii="XDPrime" w:hAnsi="XDPrime" w:cs="Consolas"/>
          <w:noProof/>
        </w:rPr>
        <w:fldChar w:fldCharType="begin" w:fldLock="1"/>
      </w:r>
      <w:r w:rsidRPr="000B3CC7">
        <w:rPr>
          <w:rFonts w:ascii="XDPrime" w:hAnsi="XDPrime" w:cs="Consolas"/>
          <w:noProof/>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Pr="000B3CC7">
        <w:rPr>
          <w:rFonts w:ascii="XDPrime" w:hAnsi="XDPrime" w:cs="Consolas"/>
          <w:noProof/>
        </w:rPr>
        <w:fldChar w:fldCharType="separate"/>
      </w:r>
      <w:r w:rsidRPr="000B3CC7">
        <w:rPr>
          <w:rFonts w:ascii="XDPrime" w:hAnsi="XDPrime" w:cs="Consolas"/>
          <w:noProof/>
        </w:rPr>
        <w:t>[4]</w:t>
      </w:r>
      <w:r w:rsidRPr="000B3CC7">
        <w:rPr>
          <w:rFonts w:ascii="XDPrime" w:hAnsi="XDPrime" w:cs="Consolas"/>
          <w:noProof/>
        </w:rPr>
        <w:fldChar w:fldCharType="end"/>
      </w:r>
      <w:r w:rsidRPr="000B3CC7">
        <w:rPr>
          <w:rFonts w:ascii="XDPrime" w:hAnsi="XDPrime" w:cs="Consolas"/>
          <w:noProof/>
        </w:rPr>
        <w:t xml:space="preserve">, framework ini memiliki banyak </w:t>
      </w:r>
      <w:r>
        <w:rPr>
          <w:rFonts w:ascii="XDPrime" w:hAnsi="XDPrime" w:cs="Consolas"/>
          <w:noProof/>
          <w:lang w:val="en-ID"/>
        </w:rPr>
        <w:t>fitur</w:t>
      </w:r>
      <w:r w:rsidRPr="000B3CC7">
        <w:rPr>
          <w:rFonts w:ascii="XDPrime" w:hAnsi="XDPrime" w:cs="Consolas"/>
          <w:noProof/>
        </w:rPr>
        <w:t xml:space="preserve"> – </w:t>
      </w:r>
      <w:r>
        <w:rPr>
          <w:rFonts w:ascii="XDPrime" w:hAnsi="XDPrime" w:cs="Consolas"/>
          <w:noProof/>
          <w:lang w:val="en-ID"/>
        </w:rPr>
        <w:t xml:space="preserve">fitur </w:t>
      </w:r>
      <w:r w:rsidRPr="000B3CC7">
        <w:rPr>
          <w:rFonts w:ascii="XDPrime" w:hAnsi="XDPrime" w:cs="Consolas"/>
          <w:noProof/>
        </w:rPr>
        <w:t xml:space="preserve">yang </w:t>
      </w:r>
      <w:r>
        <w:rPr>
          <w:rFonts w:ascii="XDPrime" w:hAnsi="XDPrime" w:cs="Consolas"/>
          <w:noProof/>
          <w:lang w:val="en-ID"/>
        </w:rPr>
        <w:t xml:space="preserve">terdapat </w:t>
      </w:r>
      <w:r w:rsidRPr="000B3CC7">
        <w:rPr>
          <w:rFonts w:ascii="XDPrime" w:hAnsi="XDPrime" w:cs="Consolas"/>
          <w:noProof/>
        </w:rPr>
        <w:t xml:space="preserve">di </w:t>
      </w:r>
      <w:r w:rsidRPr="000B3CC7">
        <w:rPr>
          <w:rFonts w:ascii="XDPrime" w:hAnsi="XDPrime" w:cs="Consolas"/>
          <w:i/>
          <w:iCs/>
          <w:noProof/>
        </w:rPr>
        <w:t>library</w:t>
      </w:r>
      <w:r w:rsidRPr="000B3CC7">
        <w:rPr>
          <w:rFonts w:ascii="XDPrime" w:hAnsi="XDPrime" w:cs="Consolas"/>
          <w:noProof/>
        </w:rPr>
        <w:t xml:space="preserve">. </w:t>
      </w:r>
      <w:r w:rsidRPr="000817CF">
        <w:rPr>
          <w:rFonts w:ascii="XDPrime" w:hAnsi="XDPrime" w:cs="Consolas"/>
          <w:noProof/>
        </w:rPr>
        <w:t xml:space="preserve">Oleh karena itu, beberapa peneliti </w:t>
      </w:r>
      <w:r>
        <w:rPr>
          <w:rFonts w:ascii="XDPrime" w:hAnsi="XDPrime" w:cs="Consolas"/>
          <w:noProof/>
          <w:lang w:val="en-ID"/>
        </w:rPr>
        <w:t xml:space="preserve">melakukan penemuan </w:t>
      </w:r>
      <w:r w:rsidRPr="000817CF">
        <w:rPr>
          <w:rFonts w:ascii="XDPrime" w:hAnsi="XDPrime" w:cs="Consolas"/>
          <w:noProof/>
        </w:rPr>
        <w:t xml:space="preserve">bahwa framework library Laravel cukup </w:t>
      </w:r>
      <w:r>
        <w:rPr>
          <w:rFonts w:ascii="XDPrime" w:hAnsi="XDPrime" w:cs="Consolas"/>
          <w:noProof/>
          <w:lang w:val="en-ID"/>
        </w:rPr>
        <w:t>luas, besar</w:t>
      </w:r>
      <w:r w:rsidRPr="000817CF">
        <w:rPr>
          <w:rFonts w:ascii="XDPrime" w:hAnsi="XDPrime" w:cs="Consolas"/>
          <w:noProof/>
        </w:rPr>
        <w:t xml:space="preserve"> dan kompleks, sehingga memungkinkan peneliti untuk mengembangkan sistem informasi ini dalam skala rendah, menengah, dan besar.</w:t>
      </w:r>
    </w:p>
    <w:p w14:paraId="6663FF9B" w14:textId="2551CB15" w:rsidR="00F31E34" w:rsidRDefault="00F31E34" w:rsidP="00F31E34">
      <w:pPr>
        <w:spacing w:after="0" w:line="276" w:lineRule="auto"/>
        <w:jc w:val="both"/>
        <w:rPr>
          <w:rFonts w:ascii="XDPrime" w:hAnsi="XDPrime" w:cs="Consolas"/>
          <w:noProof/>
        </w:rPr>
      </w:pPr>
    </w:p>
    <w:p w14:paraId="4DE89C13" w14:textId="53FF8938" w:rsidR="00F31E34" w:rsidRDefault="00F31E34" w:rsidP="00F31E34">
      <w:pPr>
        <w:pStyle w:val="ListParagraph"/>
        <w:numPr>
          <w:ilvl w:val="0"/>
          <w:numId w:val="2"/>
        </w:numPr>
        <w:spacing w:after="0" w:line="276" w:lineRule="auto"/>
        <w:ind w:left="142" w:firstLine="284"/>
        <w:jc w:val="center"/>
        <w:rPr>
          <w:rFonts w:ascii="XDPrime" w:hAnsi="XDPrime" w:cs="Consolas"/>
          <w:noProof/>
          <w:lang w:val="en-ID"/>
        </w:rPr>
      </w:pPr>
      <w:r>
        <w:rPr>
          <w:rFonts w:ascii="XDPrime" w:hAnsi="XDPrime" w:cs="Consolas"/>
          <w:noProof/>
          <w:lang w:val="en-ID"/>
        </w:rPr>
        <w:t>METHODOLOGY</w:t>
      </w:r>
    </w:p>
    <w:p w14:paraId="0D3FF939" w14:textId="11931D30" w:rsidR="00F31E34" w:rsidRDefault="00F31E34" w:rsidP="00F31E34">
      <w:pPr>
        <w:spacing w:after="0" w:line="276" w:lineRule="auto"/>
        <w:ind w:left="142"/>
        <w:rPr>
          <w:rFonts w:ascii="XDPrime" w:hAnsi="XDPrime" w:cs="Consolas"/>
          <w:noProof/>
          <w:lang w:val="en-ID"/>
        </w:rPr>
      </w:pPr>
    </w:p>
    <w:p w14:paraId="6FB5BF4D" w14:textId="77777777" w:rsidR="00F31E34" w:rsidRDefault="00F31E34" w:rsidP="00F31E34">
      <w:pPr>
        <w:pStyle w:val="ListParagraph"/>
        <w:numPr>
          <w:ilvl w:val="0"/>
          <w:numId w:val="3"/>
        </w:numPr>
        <w:spacing w:after="0" w:line="276" w:lineRule="auto"/>
        <w:ind w:left="426"/>
        <w:jc w:val="both"/>
        <w:rPr>
          <w:rFonts w:ascii="XDPrime" w:hAnsi="XDPrime" w:cs="Consolas"/>
          <w:b/>
          <w:bCs/>
          <w:noProof/>
        </w:rPr>
      </w:pPr>
      <w:r w:rsidRPr="000B3CC7">
        <w:rPr>
          <w:rFonts w:ascii="XDPrime" w:hAnsi="XDPrime" w:cs="Consolas"/>
          <w:b/>
          <w:bCs/>
          <w:noProof/>
        </w:rPr>
        <w:t xml:space="preserve">Requirements </w:t>
      </w:r>
    </w:p>
    <w:p w14:paraId="0D24FEC1" w14:textId="2B85BF48" w:rsidR="00F31E34" w:rsidRPr="00F31E34" w:rsidRDefault="00F31E34" w:rsidP="00F31E34">
      <w:pPr>
        <w:spacing w:after="0" w:line="276" w:lineRule="auto"/>
        <w:ind w:left="426" w:firstLine="720"/>
        <w:jc w:val="both"/>
        <w:rPr>
          <w:rFonts w:ascii="XDPrime" w:hAnsi="XDPrime" w:cs="Consolas"/>
          <w:noProof/>
        </w:rPr>
      </w:pPr>
      <w:r w:rsidRPr="00F31E34">
        <w:rPr>
          <w:rFonts w:ascii="XDPrime" w:hAnsi="XDPrime" w:cs="Consolas"/>
          <w:noProof/>
        </w:rPr>
        <w:t>Pada tahap ini, kebutuhan</w:t>
      </w:r>
      <w:r w:rsidRPr="00F31E34">
        <w:rPr>
          <w:rFonts w:ascii="XDPrime" w:hAnsi="XDPrime" w:cs="Consolas"/>
          <w:noProof/>
          <w:lang w:val="en-ID"/>
        </w:rPr>
        <w:t xml:space="preserve"> fungsional dan non-fungsional</w:t>
      </w:r>
      <w:r w:rsidRPr="00F31E34">
        <w:rPr>
          <w:rFonts w:ascii="XDPrime" w:hAnsi="XDPrime" w:cs="Consolas"/>
          <w:noProof/>
        </w:rPr>
        <w:t xml:space="preserve"> </w:t>
      </w:r>
      <w:r w:rsidRPr="00F31E34">
        <w:rPr>
          <w:rFonts w:ascii="XDPrime" w:hAnsi="XDPrime" w:cs="Consolas"/>
          <w:noProof/>
          <w:lang w:val="en-ID"/>
        </w:rPr>
        <w:t xml:space="preserve">untuk </w:t>
      </w:r>
      <w:r w:rsidRPr="00F31E34">
        <w:rPr>
          <w:rFonts w:ascii="XDPrime" w:hAnsi="XDPrime" w:cs="Consolas"/>
          <w:noProof/>
        </w:rPr>
        <w:t>sistem</w:t>
      </w:r>
      <w:r w:rsidRPr="00F31E34">
        <w:rPr>
          <w:rFonts w:ascii="XDPrime" w:hAnsi="XDPrime" w:cs="Consolas"/>
          <w:noProof/>
          <w:lang w:val="en-ID"/>
        </w:rPr>
        <w:t xml:space="preserve"> diidentifikasi lalu dicatat dan akan</w:t>
      </w:r>
      <w:r w:rsidRPr="00F31E34">
        <w:rPr>
          <w:rFonts w:ascii="XDPrime" w:hAnsi="XDPrime" w:cs="Consolas"/>
          <w:noProof/>
        </w:rPr>
        <w:t xml:space="preserve"> disimpan</w:t>
      </w:r>
      <w:r w:rsidRPr="00F31E34">
        <w:rPr>
          <w:rFonts w:ascii="XDPrime" w:hAnsi="XDPrime" w:cs="Consolas"/>
          <w:noProof/>
          <w:lang w:val="en-ID"/>
        </w:rPr>
        <w:t xml:space="preserve"> </w:t>
      </w:r>
      <w:r w:rsidRPr="00F31E34">
        <w:rPr>
          <w:rFonts w:ascii="XDPrime" w:hAnsi="XDPrime" w:cs="Consolas"/>
          <w:noProof/>
        </w:rPr>
        <w:t xml:space="preserve">dalam dokumen </w:t>
      </w:r>
      <w:r w:rsidRPr="00F31E34">
        <w:rPr>
          <w:rFonts w:ascii="XDPrime" w:hAnsi="XDPrime" w:cs="Consolas"/>
          <w:noProof/>
          <w:lang w:val="en-ID"/>
        </w:rPr>
        <w:t>yang akan menjadi pendukung untuk pembuatan sistem</w:t>
      </w:r>
      <w:r w:rsidRPr="00F31E34">
        <w:rPr>
          <w:rFonts w:ascii="XDPrime" w:hAnsi="XDPrime" w:cs="Consolas"/>
          <w:noProof/>
        </w:rPr>
        <w:t>.</w:t>
      </w:r>
    </w:p>
    <w:p w14:paraId="4A34261D" w14:textId="6DEC7CC4" w:rsidR="00F31E34" w:rsidRPr="00F31E34" w:rsidRDefault="00F31E34" w:rsidP="00F31E34">
      <w:pPr>
        <w:pStyle w:val="ListParagraph"/>
        <w:numPr>
          <w:ilvl w:val="0"/>
          <w:numId w:val="3"/>
        </w:numPr>
        <w:spacing w:after="0" w:line="276" w:lineRule="auto"/>
        <w:ind w:left="426"/>
        <w:jc w:val="both"/>
        <w:rPr>
          <w:rFonts w:ascii="XDPrime" w:hAnsi="XDPrime" w:cs="Consolas"/>
          <w:b/>
          <w:bCs/>
          <w:noProof/>
        </w:rPr>
      </w:pPr>
      <w:r w:rsidRPr="000B3CC7">
        <w:rPr>
          <w:rFonts w:ascii="XDPrime" w:hAnsi="XDPrime" w:cs="Consolas"/>
          <w:b/>
          <w:bCs/>
          <w:noProof/>
        </w:rPr>
        <w:t>Planning</w:t>
      </w:r>
    </w:p>
    <w:p w14:paraId="1B8F6B7F" w14:textId="29EF7F2D" w:rsidR="00F31E34" w:rsidRPr="00F31E34" w:rsidRDefault="00F31E34" w:rsidP="00F31E34">
      <w:pPr>
        <w:pStyle w:val="ListParagraph"/>
        <w:spacing w:after="0" w:line="276" w:lineRule="auto"/>
        <w:ind w:left="426" w:firstLine="425"/>
        <w:jc w:val="both"/>
        <w:rPr>
          <w:rFonts w:ascii="XDPrime" w:hAnsi="XDPrime" w:cs="Consolas"/>
          <w:noProof/>
        </w:rPr>
      </w:pPr>
      <w:r w:rsidRPr="00660739">
        <w:rPr>
          <w:rFonts w:ascii="XDPrime" w:hAnsi="XDPrime" w:cs="Consolas"/>
          <w:noProof/>
        </w:rPr>
        <w:t xml:space="preserve">Pada tahap ini, </w:t>
      </w:r>
      <w:r>
        <w:rPr>
          <w:rFonts w:ascii="XDPrime" w:hAnsi="XDPrime" w:cs="Consolas"/>
          <w:noProof/>
          <w:lang w:val="en-ID"/>
        </w:rPr>
        <w:t>p</w:t>
      </w:r>
      <w:r w:rsidRPr="00660739">
        <w:rPr>
          <w:rFonts w:ascii="XDPrime" w:hAnsi="XDPrime" w:cs="Consolas"/>
          <w:noProof/>
        </w:rPr>
        <w:t>eneliti akan membuat list - list tugas berdasarkan dokumen yang sudah dicatat lalu membuat jadwal tugas agar pembuatan sistem terkontrol dengan baik.</w:t>
      </w:r>
    </w:p>
    <w:p w14:paraId="08B92BAC" w14:textId="73DE11EE" w:rsidR="00F31E34" w:rsidRPr="00F31E34" w:rsidRDefault="00F31E34" w:rsidP="00F31E34">
      <w:pPr>
        <w:pStyle w:val="ListParagraph"/>
        <w:numPr>
          <w:ilvl w:val="0"/>
          <w:numId w:val="3"/>
        </w:numPr>
        <w:spacing w:after="0" w:line="276" w:lineRule="auto"/>
        <w:ind w:left="426"/>
        <w:jc w:val="both"/>
        <w:rPr>
          <w:rFonts w:ascii="XDPrime" w:hAnsi="XDPrime" w:cs="Consolas"/>
          <w:b/>
          <w:bCs/>
          <w:noProof/>
        </w:rPr>
      </w:pPr>
      <w:r w:rsidRPr="000B3CC7">
        <w:rPr>
          <w:rFonts w:ascii="XDPrime" w:hAnsi="XDPrime" w:cs="Consolas"/>
          <w:b/>
          <w:bCs/>
          <w:noProof/>
        </w:rPr>
        <w:t>Iteration Initialization</w:t>
      </w:r>
    </w:p>
    <w:p w14:paraId="52741954" w14:textId="47659372" w:rsidR="00F31E34" w:rsidRPr="00F31E34" w:rsidRDefault="00F31E34" w:rsidP="00F31E34">
      <w:pPr>
        <w:pStyle w:val="ListParagraph"/>
        <w:spacing w:after="0" w:line="276" w:lineRule="auto"/>
        <w:ind w:left="426" w:firstLine="621"/>
        <w:jc w:val="both"/>
        <w:rPr>
          <w:rFonts w:ascii="XDPrime" w:hAnsi="XDPrime" w:cs="Consolas"/>
          <w:noProof/>
        </w:rPr>
      </w:pPr>
      <w:r w:rsidRPr="00660739">
        <w:rPr>
          <w:rFonts w:ascii="XDPrime" w:hAnsi="XDPrime" w:cs="Consolas"/>
          <w:noProof/>
        </w:rPr>
        <w:t xml:space="preserve">Pada tahap ini, </w:t>
      </w:r>
      <w:r>
        <w:rPr>
          <w:rFonts w:ascii="XDPrime" w:hAnsi="XDPrime" w:cs="Consolas"/>
          <w:noProof/>
          <w:lang w:val="en-ID"/>
        </w:rPr>
        <w:t>p</w:t>
      </w:r>
      <w:r w:rsidRPr="00660739">
        <w:rPr>
          <w:rFonts w:ascii="XDPrime" w:hAnsi="XDPrime" w:cs="Consolas"/>
          <w:noProof/>
        </w:rPr>
        <w:t xml:space="preserve">eneliti akan memproses pembuatan sistem dari fitur yang paling penting agar peneliti </w:t>
      </w:r>
      <w:r w:rsidRPr="00660739">
        <w:rPr>
          <w:rFonts w:ascii="XDPrime" w:hAnsi="XDPrime" w:cs="Consolas"/>
          <w:noProof/>
        </w:rPr>
        <w:lastRenderedPageBreak/>
        <w:t>mengetahui kebutuhan yang paling penting itu bagaimana</w:t>
      </w:r>
      <w:r w:rsidRPr="000B3CC7">
        <w:rPr>
          <w:rFonts w:ascii="XDPrime" w:hAnsi="XDPrime" w:cs="Consolas"/>
          <w:noProof/>
        </w:rPr>
        <w:t>.</w:t>
      </w:r>
    </w:p>
    <w:p w14:paraId="580A1DE6" w14:textId="5A51E136" w:rsidR="00F31E34" w:rsidRPr="00F31E34" w:rsidRDefault="00F31E34" w:rsidP="00F31E34">
      <w:pPr>
        <w:pStyle w:val="ListParagraph"/>
        <w:numPr>
          <w:ilvl w:val="0"/>
          <w:numId w:val="3"/>
        </w:numPr>
        <w:spacing w:after="0" w:line="276" w:lineRule="auto"/>
        <w:ind w:left="426"/>
        <w:jc w:val="both"/>
        <w:rPr>
          <w:rFonts w:ascii="XDPrime" w:hAnsi="XDPrime" w:cs="Consolas"/>
          <w:b/>
          <w:bCs/>
          <w:noProof/>
        </w:rPr>
      </w:pPr>
      <w:r w:rsidRPr="000B3CC7">
        <w:rPr>
          <w:rFonts w:ascii="XDPrime" w:hAnsi="XDPrime" w:cs="Consolas"/>
          <w:b/>
          <w:bCs/>
          <w:noProof/>
        </w:rPr>
        <w:t>Design</w:t>
      </w:r>
    </w:p>
    <w:p w14:paraId="3B1C6CD5" w14:textId="0D965854" w:rsidR="00F31E34" w:rsidRPr="000B3CC7" w:rsidRDefault="00F31E34" w:rsidP="00F31E34">
      <w:pPr>
        <w:spacing w:after="0" w:line="276" w:lineRule="auto"/>
        <w:ind w:left="426" w:firstLine="425"/>
        <w:jc w:val="both"/>
        <w:rPr>
          <w:rFonts w:ascii="XDPrime" w:hAnsi="XDPrime" w:cs="Consolas"/>
          <w:noProof/>
        </w:rPr>
      </w:pPr>
      <w:r w:rsidRPr="00F150CD">
        <w:rPr>
          <w:rFonts w:ascii="XDPrime" w:hAnsi="XDPrime" w:cs="Consolas"/>
          <w:noProof/>
        </w:rPr>
        <w:t>Pada tahap ini, peneliti akan melakukan perancangan user interface dan juga database untuk sistem yang akan dirancang.</w:t>
      </w:r>
    </w:p>
    <w:p w14:paraId="14F4BD70" w14:textId="4188C14C" w:rsidR="00F31E34" w:rsidRPr="00F31E34" w:rsidRDefault="00F31E34" w:rsidP="00F31E34">
      <w:pPr>
        <w:pStyle w:val="ListParagraph"/>
        <w:numPr>
          <w:ilvl w:val="0"/>
          <w:numId w:val="3"/>
        </w:numPr>
        <w:spacing w:after="0" w:line="276" w:lineRule="auto"/>
        <w:ind w:left="426"/>
        <w:jc w:val="both"/>
        <w:rPr>
          <w:rFonts w:ascii="XDPrime" w:hAnsi="XDPrime" w:cs="Consolas"/>
          <w:b/>
          <w:bCs/>
          <w:noProof/>
        </w:rPr>
      </w:pPr>
      <w:r w:rsidRPr="000B3CC7">
        <w:rPr>
          <w:rFonts w:ascii="XDPrime" w:hAnsi="XDPrime" w:cs="Consolas"/>
          <w:b/>
          <w:bCs/>
          <w:noProof/>
        </w:rPr>
        <w:t>Implementation</w:t>
      </w:r>
    </w:p>
    <w:p w14:paraId="7D2A3F2F" w14:textId="11B0DE7F" w:rsidR="00F31E34" w:rsidRPr="00F31E34" w:rsidRDefault="00F31E34" w:rsidP="00F31E34">
      <w:pPr>
        <w:pStyle w:val="ListParagraph"/>
        <w:spacing w:after="0" w:line="276" w:lineRule="auto"/>
        <w:ind w:left="426" w:firstLine="294"/>
        <w:jc w:val="both"/>
        <w:rPr>
          <w:rFonts w:ascii="XDPrime" w:hAnsi="XDPrime" w:cs="Consolas"/>
          <w:noProof/>
        </w:rPr>
      </w:pPr>
      <w:r w:rsidRPr="00F150CD">
        <w:rPr>
          <w:rFonts w:ascii="XDPrime" w:hAnsi="XDPrime" w:cs="Consolas"/>
          <w:noProof/>
        </w:rPr>
        <w:t xml:space="preserve">Pada tahap ini, peneliti akan mulai melakukan pemrograman, mulai dari sisi </w:t>
      </w:r>
      <w:r w:rsidRPr="00F150CD">
        <w:rPr>
          <w:rFonts w:ascii="XDPrime" w:hAnsi="XDPrime" w:cs="Consolas"/>
          <w:i/>
          <w:iCs/>
          <w:noProof/>
        </w:rPr>
        <w:t>front-end</w:t>
      </w:r>
      <w:r w:rsidRPr="00F150CD">
        <w:rPr>
          <w:rFonts w:ascii="XDPrime" w:hAnsi="XDPrime" w:cs="Consolas"/>
          <w:noProof/>
        </w:rPr>
        <w:t xml:space="preserve"> dan juga sisi </w:t>
      </w:r>
      <w:r w:rsidRPr="00706710">
        <w:rPr>
          <w:rFonts w:ascii="XDPrime" w:hAnsi="XDPrime" w:cs="Consolas"/>
          <w:i/>
          <w:iCs/>
          <w:noProof/>
        </w:rPr>
        <w:t>back-end</w:t>
      </w:r>
      <w:r w:rsidRPr="000B3CC7">
        <w:rPr>
          <w:rFonts w:ascii="XDPrime" w:hAnsi="XDPrime" w:cs="Consolas"/>
          <w:noProof/>
        </w:rPr>
        <w:t>.</w:t>
      </w:r>
    </w:p>
    <w:p w14:paraId="61347C9C" w14:textId="3ADF1A48" w:rsidR="00F31E34" w:rsidRPr="00F31E34" w:rsidRDefault="00F31E34" w:rsidP="00F31E34">
      <w:pPr>
        <w:pStyle w:val="ListParagraph"/>
        <w:numPr>
          <w:ilvl w:val="0"/>
          <w:numId w:val="3"/>
        </w:numPr>
        <w:spacing w:after="0" w:line="276" w:lineRule="auto"/>
        <w:ind w:left="426"/>
        <w:jc w:val="both"/>
        <w:rPr>
          <w:rFonts w:ascii="XDPrime" w:hAnsi="XDPrime" w:cs="Consolas"/>
          <w:b/>
          <w:bCs/>
          <w:noProof/>
        </w:rPr>
      </w:pPr>
      <w:r w:rsidRPr="000B3CC7">
        <w:rPr>
          <w:rFonts w:ascii="XDPrime" w:hAnsi="XDPrime" w:cs="Consolas"/>
          <w:b/>
          <w:bCs/>
          <w:noProof/>
        </w:rPr>
        <w:t>System Testing</w:t>
      </w:r>
    </w:p>
    <w:p w14:paraId="6FA96A1C" w14:textId="099766C4" w:rsidR="00F31E34" w:rsidRPr="00F31E34" w:rsidRDefault="00F31E34" w:rsidP="00F31E34">
      <w:pPr>
        <w:pStyle w:val="ListParagraph"/>
        <w:spacing w:after="0" w:line="276" w:lineRule="auto"/>
        <w:ind w:left="426" w:firstLine="425"/>
        <w:jc w:val="both"/>
        <w:rPr>
          <w:rFonts w:ascii="XDPrime" w:hAnsi="XDPrime" w:cs="Consolas"/>
          <w:noProof/>
        </w:rPr>
      </w:pPr>
      <w:r w:rsidRPr="000B3CC7">
        <w:rPr>
          <w:rFonts w:ascii="XDPrime" w:hAnsi="XDPrime" w:cs="Consolas"/>
          <w:noProof/>
        </w:rPr>
        <w:t xml:space="preserve">Pada tahap ini, fungsionalitas modul sistem </w:t>
      </w:r>
      <w:r>
        <w:rPr>
          <w:rFonts w:ascii="XDPrime" w:hAnsi="XDPrime" w:cs="Consolas"/>
          <w:noProof/>
        </w:rPr>
        <w:t xml:space="preserve">diuji oleh peneliti </w:t>
      </w:r>
      <w:r w:rsidRPr="000B3CC7">
        <w:rPr>
          <w:rFonts w:ascii="XDPrime" w:hAnsi="XDPrime" w:cs="Consolas"/>
          <w:noProof/>
        </w:rPr>
        <w:t>dengan menggunakan Blackbox Testing..</w:t>
      </w:r>
    </w:p>
    <w:p w14:paraId="51AB0874" w14:textId="426D883B" w:rsidR="00F31E34" w:rsidRPr="00F31E34" w:rsidRDefault="00F31E34" w:rsidP="00F31E34">
      <w:pPr>
        <w:pStyle w:val="ListParagraph"/>
        <w:numPr>
          <w:ilvl w:val="0"/>
          <w:numId w:val="3"/>
        </w:numPr>
        <w:spacing w:after="0" w:line="276" w:lineRule="auto"/>
        <w:ind w:left="426"/>
        <w:jc w:val="both"/>
        <w:rPr>
          <w:rFonts w:ascii="XDPrime" w:hAnsi="XDPrime" w:cs="Consolas"/>
          <w:b/>
          <w:bCs/>
          <w:noProof/>
        </w:rPr>
      </w:pPr>
      <w:r w:rsidRPr="000B3CC7">
        <w:rPr>
          <w:rFonts w:ascii="XDPrime" w:hAnsi="XDPrime" w:cs="Consolas"/>
          <w:b/>
          <w:bCs/>
          <w:noProof/>
        </w:rPr>
        <w:t>Retrospective</w:t>
      </w:r>
    </w:p>
    <w:p w14:paraId="29702BB3" w14:textId="77777777" w:rsidR="00F31E34" w:rsidRPr="000B3CC7" w:rsidRDefault="00F31E34" w:rsidP="00F31E34">
      <w:pPr>
        <w:pStyle w:val="ListParagraph"/>
        <w:spacing w:after="0" w:line="276" w:lineRule="auto"/>
        <w:ind w:left="426" w:firstLine="425"/>
        <w:jc w:val="both"/>
        <w:rPr>
          <w:rFonts w:ascii="XDPrime" w:hAnsi="XDPrime" w:cs="Consolas"/>
          <w:noProof/>
        </w:rPr>
      </w:pPr>
      <w:r w:rsidRPr="00087FB2">
        <w:rPr>
          <w:rFonts w:ascii="XDPrime" w:hAnsi="XDPrime" w:cs="Consolas"/>
          <w:noProof/>
        </w:rPr>
        <w:t>Pada tahap ini, peneliti akan melakukan testing pengujian kepada sistem yang selesai dirancang, jika terdapat bug dalam sistem, maka peneliti melakukan perbaikan pada modul yang sama, tetapi jika tidak terdapat bug maka peneliti melanjutkan modul berikutnya hingga semua modul diterapkan pada sistem.</w:t>
      </w:r>
    </w:p>
    <w:p w14:paraId="53D36AB1" w14:textId="77777777" w:rsidR="00F31E34" w:rsidRPr="00F31E34" w:rsidRDefault="00F31E34" w:rsidP="00F31E34">
      <w:pPr>
        <w:spacing w:after="0" w:line="276" w:lineRule="auto"/>
        <w:ind w:left="142"/>
        <w:rPr>
          <w:rFonts w:ascii="XDPrime" w:hAnsi="XDPrime" w:cs="Consolas"/>
          <w:noProof/>
          <w:lang w:val="en-ID"/>
        </w:rPr>
      </w:pPr>
    </w:p>
    <w:p w14:paraId="6960AC64" w14:textId="77777777" w:rsidR="00443AAF" w:rsidRPr="00443AAF" w:rsidRDefault="00443AAF" w:rsidP="00443AAF">
      <w:pPr>
        <w:tabs>
          <w:tab w:val="left" w:pos="709"/>
        </w:tabs>
        <w:spacing w:after="0" w:line="240" w:lineRule="auto"/>
        <w:rPr>
          <w:rFonts w:ascii="XDPrime" w:hAnsi="XDPrime"/>
          <w:sz w:val="24"/>
          <w:szCs w:val="24"/>
          <w:lang w:val="en-ID"/>
        </w:rPr>
      </w:pPr>
    </w:p>
    <w:sectPr w:rsidR="00443AAF" w:rsidRPr="00443AAF" w:rsidSect="00443AAF">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5CFB8" w14:textId="77777777" w:rsidR="003156A1" w:rsidRDefault="003156A1" w:rsidP="00F31E34">
      <w:pPr>
        <w:spacing w:after="0" w:line="240" w:lineRule="auto"/>
      </w:pPr>
      <w:r>
        <w:separator/>
      </w:r>
    </w:p>
  </w:endnote>
  <w:endnote w:type="continuationSeparator" w:id="0">
    <w:p w14:paraId="263BD59A" w14:textId="77777777" w:rsidR="003156A1" w:rsidRDefault="003156A1" w:rsidP="00F31E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64E98" w14:textId="77777777" w:rsidR="003156A1" w:rsidRDefault="003156A1" w:rsidP="00F31E34">
      <w:pPr>
        <w:spacing w:after="0" w:line="240" w:lineRule="auto"/>
      </w:pPr>
      <w:r>
        <w:separator/>
      </w:r>
    </w:p>
  </w:footnote>
  <w:footnote w:type="continuationSeparator" w:id="0">
    <w:p w14:paraId="1F1ED984" w14:textId="77777777" w:rsidR="003156A1" w:rsidRDefault="003156A1" w:rsidP="00F31E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3E69E" w14:textId="5FD148BB" w:rsidR="00F31E34" w:rsidRPr="00F31E34" w:rsidRDefault="00F31E34">
    <w:pPr>
      <w:pStyle w:val="Header"/>
      <w:rPr>
        <w:rFonts w:ascii="XDPrime" w:hAnsi="XDPrime"/>
        <w:b/>
        <w:bCs/>
        <w:sz w:val="40"/>
        <w:szCs w:val="40"/>
        <w:lang w:val="en-ID"/>
      </w:rPr>
    </w:pPr>
    <w:r w:rsidRPr="00F31E34">
      <w:rPr>
        <w:rFonts w:ascii="XDPrime" w:hAnsi="XDPrime"/>
        <w:b/>
        <w:bCs/>
        <w:sz w:val="40"/>
        <w:szCs w:val="40"/>
        <w:lang w:val="en-ID"/>
      </w:rPr>
      <w:t>INI TA KU ANJ</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5D4A2B"/>
    <w:multiLevelType w:val="hybridMultilevel"/>
    <w:tmpl w:val="C2804374"/>
    <w:lvl w:ilvl="0" w:tplc="4E74483E">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58BA2A90"/>
    <w:multiLevelType w:val="hybridMultilevel"/>
    <w:tmpl w:val="5936E996"/>
    <w:lvl w:ilvl="0" w:tplc="F446CA3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07959668">
    <w:abstractNumId w:val="2"/>
  </w:num>
  <w:num w:numId="2" w16cid:durableId="1137838961">
    <w:abstractNumId w:val="0"/>
  </w:num>
  <w:num w:numId="3" w16cid:durableId="3121768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F21"/>
    <w:rsid w:val="002345FD"/>
    <w:rsid w:val="003156A1"/>
    <w:rsid w:val="00443AAF"/>
    <w:rsid w:val="004E10B9"/>
    <w:rsid w:val="00770372"/>
    <w:rsid w:val="007E1A3F"/>
    <w:rsid w:val="008F6F21"/>
    <w:rsid w:val="009174DA"/>
    <w:rsid w:val="00B22EB8"/>
    <w:rsid w:val="00F31E3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99FBC"/>
  <w15:chartTrackingRefBased/>
  <w15:docId w15:val="{CE2EA422-FDDB-4A2E-BD00-11996AF89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E10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10B9"/>
    <w:pPr>
      <w:ind w:left="720"/>
      <w:contextualSpacing/>
    </w:pPr>
  </w:style>
  <w:style w:type="paragraph" w:styleId="Header">
    <w:name w:val="header"/>
    <w:basedOn w:val="Normal"/>
    <w:link w:val="HeaderChar"/>
    <w:uiPriority w:val="99"/>
    <w:unhideWhenUsed/>
    <w:rsid w:val="00F31E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1E34"/>
  </w:style>
  <w:style w:type="paragraph" w:styleId="Footer">
    <w:name w:val="footer"/>
    <w:basedOn w:val="Normal"/>
    <w:link w:val="FooterChar"/>
    <w:uiPriority w:val="99"/>
    <w:unhideWhenUsed/>
    <w:rsid w:val="00F31E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1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3</Pages>
  <Words>1859</Words>
  <Characters>1059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u Widiastika</dc:creator>
  <cp:keywords/>
  <dc:description/>
  <cp:lastModifiedBy>Bayu Widiastika</cp:lastModifiedBy>
  <cp:revision>7</cp:revision>
  <dcterms:created xsi:type="dcterms:W3CDTF">2023-02-23T14:03:00Z</dcterms:created>
  <dcterms:modified xsi:type="dcterms:W3CDTF">2023-02-23T14:33:00Z</dcterms:modified>
</cp:coreProperties>
</file>